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3BCE80A6"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563C2A67" w:rsidR="001D3065" w:rsidRDefault="001D3065" w:rsidP="00172234">
      <w:pPr>
        <w:rPr>
          <w:rFonts w:cstheme="minorHAnsi"/>
          <w:b/>
          <w:bCs/>
          <w:lang w:val="en-US"/>
        </w:rPr>
      </w:pPr>
      <w:r w:rsidRPr="00AB472B">
        <w:rPr>
          <w:rFonts w:cstheme="minorHAnsi"/>
          <w:b/>
          <w:bCs/>
          <w:lang w:val="en-US"/>
        </w:rPr>
        <w:t>Introduction</w:t>
      </w:r>
    </w:p>
    <w:p w14:paraId="5D339AB1" w14:textId="1FC25A02" w:rsidR="00F0771E" w:rsidRDefault="00F0771E" w:rsidP="00172234">
      <w:pPr>
        <w:rPr>
          <w:rFonts w:cstheme="minorHAnsi"/>
          <w:b/>
          <w:bCs/>
          <w:lang w:val="en-US"/>
        </w:rPr>
      </w:pPr>
    </w:p>
    <w:p w14:paraId="636E8BDF" w14:textId="4378E8FF"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276ED908" w:rsidR="00F0771E" w:rsidRPr="00B30500" w:rsidRDefault="00F0771E" w:rsidP="00F0771E">
      <w:pPr>
        <w:rPr>
          <w:rFonts w:cstheme="minorHAnsi"/>
          <w:lang w:val="en-US"/>
        </w:rPr>
      </w:pPr>
      <w:r w:rsidRPr="00B30500">
        <w:rPr>
          <w:rFonts w:cstheme="minorHAnsi"/>
          <w:lang w:val="en-US"/>
        </w:rPr>
        <w:t xml:space="preserve">Risk factors for perinatal asphyxia and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w:t>
      </w:r>
      <w:r w:rsidRPr="00B30500">
        <w:rPr>
          <w:rFonts w:cstheme="minorHAnsi"/>
          <w:lang w:val="en-US"/>
        </w:rPr>
        <w:lastRenderedPageBreak/>
        <w:t>identifies 35 potential risk factors for encephalopathy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5BFA87A"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907451" w:rsidRPr="00AB472B">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1]","plainTextFormattedCitation":"[1]","previouslyFormattedCitation":"[1]"},"properties":{"noteIndex":0},"schema":"https://github.com/citation-style-language/schema/raw/master/csl-citation.json"}</w:instrText>
      </w:r>
      <w:r w:rsidRPr="00AB472B">
        <w:rPr>
          <w:rFonts w:cstheme="minorHAnsi"/>
        </w:rPr>
        <w:fldChar w:fldCharType="separate"/>
      </w:r>
      <w:r w:rsidR="00907451" w:rsidRPr="00AB472B">
        <w:rPr>
          <w:rFonts w:cstheme="minorHAnsi"/>
          <w:noProof/>
        </w:rPr>
        <w:t>[1]</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Pregnancies were ordered chronologically and split into two equal subsets for training (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12F69D3"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lastRenderedPageBreak/>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67C95F9B"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907451" w:rsidRPr="00AB472B">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2], [3]","plainTextFormattedCitation":"[2], [3]","previouslyFormattedCitation":"[2], [3]"},"properties":{"noteIndex":0},"schema":"https://github.com/citation-style-language/schema/raw/master/csl-citation.json"}</w:instrText>
      </w:r>
      <w:r w:rsidRPr="00AB472B">
        <w:rPr>
          <w:rFonts w:cstheme="minorHAnsi"/>
        </w:rPr>
        <w:fldChar w:fldCharType="separate"/>
      </w:r>
      <w:r w:rsidR="00907451" w:rsidRPr="00AB472B">
        <w:rPr>
          <w:rFonts w:cstheme="minorHAnsi"/>
          <w:noProof/>
        </w:rPr>
        <w:t>[2], [3]</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3FAA6009"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41607A" w:rsidRPr="00AB472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4]","plainTextFormattedCitation":"[4]","previouslyFormattedCitation":"[4]"},"properties":{"noteIndex":0},"schema":"https://github.com/citation-style-language/schema/raw/master/csl-citation.json"}</w:instrText>
      </w:r>
      <w:r w:rsidR="00F14BFB" w:rsidRPr="00AB472B">
        <w:rPr>
          <w:rFonts w:cstheme="minorHAnsi"/>
        </w:rPr>
        <w:fldChar w:fldCharType="separate"/>
      </w:r>
      <w:r w:rsidR="00F14BFB" w:rsidRPr="00AB472B">
        <w:rPr>
          <w:rFonts w:cstheme="minorHAnsi"/>
          <w:noProof/>
        </w:rPr>
        <w:t>[4]</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lastRenderedPageBreak/>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lastRenderedPageBreak/>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E3D06BD"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and </w:t>
      </w:r>
      <w:r w:rsidR="00B21834" w:rsidRPr="00AB472B">
        <w:rPr>
          <w:rFonts w:cstheme="minorHAnsi"/>
        </w:rPr>
        <w:t xml:space="preserve">these were </w:t>
      </w:r>
      <w:r w:rsidRPr="00AB472B">
        <w:rPr>
          <w:rFonts w:cstheme="minorHAnsi"/>
        </w:rPr>
        <w:t xml:space="preserve">compared with logistic regression.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5701C17F"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w:t>
      </w:r>
      <w:r w:rsidR="00F65455">
        <w:rPr>
          <w:rFonts w:cstheme="minorHAnsi"/>
          <w:bCs/>
          <w:sz w:val="24"/>
          <w:szCs w:val="24"/>
        </w:rPr>
        <w:lastRenderedPageBreak/>
        <w:t xml:space="preserve">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4B0E8D">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5]","plainTextFormattedCitation":"[5]","previouslyFormattedCitation":"[5]"},"properties":{"noteIndex":0},"schema":"https://github.com/citation-style-language/schema/raw/master/csl-citation.json"}</w:instrText>
      </w:r>
      <w:r w:rsidR="007A1864">
        <w:rPr>
          <w:rFonts w:cstheme="minorHAnsi"/>
          <w:bCs/>
          <w:sz w:val="24"/>
          <w:szCs w:val="24"/>
        </w:rPr>
        <w:fldChar w:fldCharType="separate"/>
      </w:r>
      <w:r w:rsidR="007A1864" w:rsidRPr="007A1864">
        <w:rPr>
          <w:rFonts w:cstheme="minorHAnsi"/>
          <w:bCs/>
          <w:noProof/>
          <w:sz w:val="24"/>
          <w:szCs w:val="24"/>
        </w:rPr>
        <w:t>[5]</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721695">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6]","plainTextFormattedCitation":"[6]","previouslyFormattedCitation":"[7]"},"properties":{"noteIndex":0},"schema":"https://github.com/citation-style-language/schema/raw/master/csl-citation.json"}</w:instrText>
      </w:r>
      <w:r w:rsidR="00721695">
        <w:rPr>
          <w:rFonts w:cstheme="minorHAnsi"/>
          <w:bCs/>
          <w:sz w:val="24"/>
          <w:szCs w:val="24"/>
        </w:rPr>
        <w:fldChar w:fldCharType="separate"/>
      </w:r>
      <w:r w:rsidR="00721695" w:rsidRPr="00721695">
        <w:rPr>
          <w:rFonts w:cstheme="minorHAnsi"/>
          <w:bCs/>
          <w:noProof/>
          <w:sz w:val="24"/>
          <w:szCs w:val="24"/>
        </w:rPr>
        <w:t>[6]</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721695">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7]","plainTextFormattedCitation":"[7]","previouslyFormattedCitation":"[6]"},"properties":{"noteIndex":0},"schema":"https://github.com/citation-style-language/schema/raw/master/csl-citation.json"}</w:instrText>
      </w:r>
      <w:r w:rsidR="004B0E8D">
        <w:rPr>
          <w:rFonts w:cstheme="minorHAnsi"/>
          <w:bCs/>
          <w:sz w:val="24"/>
          <w:szCs w:val="24"/>
        </w:rPr>
        <w:fldChar w:fldCharType="separate"/>
      </w:r>
      <w:r w:rsidR="00721695" w:rsidRPr="00721695">
        <w:rPr>
          <w:rFonts w:cstheme="minorHAnsi"/>
          <w:bCs/>
          <w:noProof/>
          <w:sz w:val="24"/>
          <w:szCs w:val="24"/>
        </w:rPr>
        <w:t>[7]</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DF52BD">
        <w:rPr>
          <w:rFonts w:cstheme="minorHAnsi"/>
          <w:bCs/>
          <w:sz w:val="24"/>
          <w:szCs w:val="24"/>
        </w:rPr>
        <w:t xml:space="preserve">, for exampl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C77A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8]","plainTextFormattedCitation":"[8]","previouslyFormattedCitation":"[8]"},"properties":{"noteIndex":0},"schema":"https://github.com/citation-style-language/schema/raw/master/csl-citation.json"}</w:instrText>
      </w:r>
      <w:r w:rsidR="005D5998">
        <w:rPr>
          <w:rFonts w:cstheme="minorHAnsi"/>
          <w:bCs/>
          <w:sz w:val="24"/>
          <w:szCs w:val="24"/>
        </w:rPr>
        <w:fldChar w:fldCharType="separate"/>
      </w:r>
      <w:r w:rsidR="005D5998" w:rsidRPr="005D5998">
        <w:rPr>
          <w:rFonts w:cstheme="minorHAnsi"/>
          <w:bCs/>
          <w:noProof/>
          <w:sz w:val="24"/>
          <w:szCs w:val="24"/>
        </w:rPr>
        <w:t>[8]</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6AA3A819"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721695">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9]","plainTextFormattedCitation":"[9]","previouslyFormattedCitation":"[9]"},"properties":{"noteIndex":0},"schema":"https://github.com/citation-style-language/schema/raw/master/csl-citation.json"}</w:instrText>
      </w:r>
      <w:r w:rsidR="00C77AA3">
        <w:rPr>
          <w:rFonts w:cstheme="minorHAnsi"/>
          <w:bCs/>
        </w:rPr>
        <w:fldChar w:fldCharType="separate"/>
      </w:r>
      <w:r w:rsidR="00C77AA3" w:rsidRPr="00C77AA3">
        <w:rPr>
          <w:rFonts w:cstheme="minorHAnsi"/>
          <w:bCs/>
          <w:noProof/>
        </w:rPr>
        <w:t>[9]</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 xml:space="preserve">Since these models do not require 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relationships and strong interaction effects</w:t>
      </w:r>
      <w:r w:rsidR="00023DB6">
        <w:rPr>
          <w:rFonts w:cstheme="minorHAnsi"/>
          <w:bCs/>
        </w:rPr>
        <w:t>. However, the data used for modelling through this work were categorical</w:t>
      </w:r>
      <w:r w:rsidR="000F67F9">
        <w:rPr>
          <w:rFonts w:cstheme="minorHAnsi"/>
          <w:bCs/>
        </w:rPr>
        <w:t xml:space="preserve"> which may explain the finding.</w:t>
      </w:r>
    </w:p>
    <w:p w14:paraId="2374BB00" w14:textId="5036A266" w:rsidR="00BF3CE6" w:rsidRDefault="00BF3CE6" w:rsidP="00F418D4">
      <w:pPr>
        <w:rPr>
          <w:rFonts w:cstheme="minorHAnsi"/>
          <w:bCs/>
        </w:rPr>
      </w:pPr>
    </w:p>
    <w:p w14:paraId="1E4C988F" w14:textId="074D28CC"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743E7D">
        <w:rPr>
          <w:rFonts w:cstheme="minorHAnsi"/>
          <w:bCs/>
        </w:rPr>
        <w:t xml:space="preserve">Meanwhile, 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may have induced 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1998; </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 xml:space="preserve">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 </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2B4D1B09" w:rsidR="000C4285" w:rsidRPr="00AB472B" w:rsidRDefault="000C4285" w:rsidP="00172234">
      <w:pPr>
        <w:rPr>
          <w:rFonts w:cstheme="minorHAnsi"/>
        </w:rPr>
      </w:pPr>
      <w:r w:rsidRPr="00AB472B">
        <w:rPr>
          <w:rFonts w:cstheme="minorHAnsi"/>
        </w:rPr>
        <w:lastRenderedPageBreak/>
        <w:t>In this work, on a historical cohort, machine learning 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AC5BEC" w:rsidRDefault="00AC5BEC">
      <w:pPr>
        <w:pStyle w:val="CommentText"/>
      </w:pPr>
      <w:r>
        <w:rPr>
          <w:rStyle w:val="CommentReference"/>
        </w:rPr>
        <w:annotationRef/>
      </w:r>
      <w:r>
        <w:t>Ref?</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7"/>
  </w:num>
  <w:num w:numId="6">
    <w:abstractNumId w:val="2"/>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3C1F"/>
    <w:rsid w:val="000160E7"/>
    <w:rsid w:val="00023DB6"/>
    <w:rsid w:val="00026B55"/>
    <w:rsid w:val="00044DBB"/>
    <w:rsid w:val="0004551D"/>
    <w:rsid w:val="00045EA3"/>
    <w:rsid w:val="0004753E"/>
    <w:rsid w:val="00051161"/>
    <w:rsid w:val="00056A6F"/>
    <w:rsid w:val="00056BBD"/>
    <w:rsid w:val="00057F25"/>
    <w:rsid w:val="00062385"/>
    <w:rsid w:val="0006354B"/>
    <w:rsid w:val="00066739"/>
    <w:rsid w:val="000669B8"/>
    <w:rsid w:val="00070E8B"/>
    <w:rsid w:val="000719C8"/>
    <w:rsid w:val="00074315"/>
    <w:rsid w:val="0007448A"/>
    <w:rsid w:val="00090E50"/>
    <w:rsid w:val="0009136E"/>
    <w:rsid w:val="00092B67"/>
    <w:rsid w:val="00093E29"/>
    <w:rsid w:val="00095711"/>
    <w:rsid w:val="00096A82"/>
    <w:rsid w:val="00096C25"/>
    <w:rsid w:val="000A0222"/>
    <w:rsid w:val="000A1C6E"/>
    <w:rsid w:val="000A1E1A"/>
    <w:rsid w:val="000A4C53"/>
    <w:rsid w:val="000A56D1"/>
    <w:rsid w:val="000A6FE0"/>
    <w:rsid w:val="000B1D17"/>
    <w:rsid w:val="000B1E8A"/>
    <w:rsid w:val="000B28BA"/>
    <w:rsid w:val="000B5BEA"/>
    <w:rsid w:val="000B5FF8"/>
    <w:rsid w:val="000C06F4"/>
    <w:rsid w:val="000C4285"/>
    <w:rsid w:val="000C4915"/>
    <w:rsid w:val="000C6E46"/>
    <w:rsid w:val="000D3EDF"/>
    <w:rsid w:val="000D5F2A"/>
    <w:rsid w:val="000E15A4"/>
    <w:rsid w:val="000E2A79"/>
    <w:rsid w:val="000E4E91"/>
    <w:rsid w:val="000F27E0"/>
    <w:rsid w:val="000F67F9"/>
    <w:rsid w:val="00105F86"/>
    <w:rsid w:val="001063FD"/>
    <w:rsid w:val="001105C2"/>
    <w:rsid w:val="00111E0E"/>
    <w:rsid w:val="00120BD8"/>
    <w:rsid w:val="00121CF4"/>
    <w:rsid w:val="00123033"/>
    <w:rsid w:val="00130884"/>
    <w:rsid w:val="00132E94"/>
    <w:rsid w:val="0013564A"/>
    <w:rsid w:val="001358FE"/>
    <w:rsid w:val="00137976"/>
    <w:rsid w:val="00143758"/>
    <w:rsid w:val="00152ED0"/>
    <w:rsid w:val="001549C8"/>
    <w:rsid w:val="0015770C"/>
    <w:rsid w:val="00160CCE"/>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F9B"/>
    <w:rsid w:val="00196C1E"/>
    <w:rsid w:val="001A047F"/>
    <w:rsid w:val="001A0D50"/>
    <w:rsid w:val="001A31CB"/>
    <w:rsid w:val="001A741F"/>
    <w:rsid w:val="001A7B4A"/>
    <w:rsid w:val="001A7DAF"/>
    <w:rsid w:val="001B0382"/>
    <w:rsid w:val="001B414B"/>
    <w:rsid w:val="001B46C3"/>
    <w:rsid w:val="001B67D6"/>
    <w:rsid w:val="001B7143"/>
    <w:rsid w:val="001D12E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5353"/>
    <w:rsid w:val="002258F2"/>
    <w:rsid w:val="00231C9A"/>
    <w:rsid w:val="002350B9"/>
    <w:rsid w:val="00235A5B"/>
    <w:rsid w:val="00241DB6"/>
    <w:rsid w:val="002425C7"/>
    <w:rsid w:val="00243F7A"/>
    <w:rsid w:val="00245582"/>
    <w:rsid w:val="002465DA"/>
    <w:rsid w:val="00246A4A"/>
    <w:rsid w:val="00247054"/>
    <w:rsid w:val="00247C82"/>
    <w:rsid w:val="00251AA3"/>
    <w:rsid w:val="002540C9"/>
    <w:rsid w:val="00254848"/>
    <w:rsid w:val="00254F4D"/>
    <w:rsid w:val="002603CD"/>
    <w:rsid w:val="00262B37"/>
    <w:rsid w:val="00262F08"/>
    <w:rsid w:val="002631BD"/>
    <w:rsid w:val="002705EF"/>
    <w:rsid w:val="00273AA4"/>
    <w:rsid w:val="00274F10"/>
    <w:rsid w:val="00276295"/>
    <w:rsid w:val="002777FA"/>
    <w:rsid w:val="00280F81"/>
    <w:rsid w:val="00287880"/>
    <w:rsid w:val="002901B0"/>
    <w:rsid w:val="002922CD"/>
    <w:rsid w:val="002927A9"/>
    <w:rsid w:val="00292865"/>
    <w:rsid w:val="002978C8"/>
    <w:rsid w:val="00297AD1"/>
    <w:rsid w:val="002A3DF3"/>
    <w:rsid w:val="002A77D0"/>
    <w:rsid w:val="002A7E67"/>
    <w:rsid w:val="002B0016"/>
    <w:rsid w:val="002B3D1B"/>
    <w:rsid w:val="002C1DF4"/>
    <w:rsid w:val="002C23EC"/>
    <w:rsid w:val="002D223F"/>
    <w:rsid w:val="002D5D88"/>
    <w:rsid w:val="002D77AB"/>
    <w:rsid w:val="002E0943"/>
    <w:rsid w:val="002E20A1"/>
    <w:rsid w:val="002E23BA"/>
    <w:rsid w:val="002E52E5"/>
    <w:rsid w:val="002E6FC6"/>
    <w:rsid w:val="002F3DC6"/>
    <w:rsid w:val="003043A5"/>
    <w:rsid w:val="003070F9"/>
    <w:rsid w:val="00310C06"/>
    <w:rsid w:val="00316E79"/>
    <w:rsid w:val="0031795B"/>
    <w:rsid w:val="00321971"/>
    <w:rsid w:val="00322745"/>
    <w:rsid w:val="003241CF"/>
    <w:rsid w:val="0032484B"/>
    <w:rsid w:val="0033533A"/>
    <w:rsid w:val="00336F5C"/>
    <w:rsid w:val="00337C0B"/>
    <w:rsid w:val="00337D80"/>
    <w:rsid w:val="003459E8"/>
    <w:rsid w:val="00345D79"/>
    <w:rsid w:val="00353099"/>
    <w:rsid w:val="00353B09"/>
    <w:rsid w:val="00361B41"/>
    <w:rsid w:val="00363265"/>
    <w:rsid w:val="00364585"/>
    <w:rsid w:val="00370873"/>
    <w:rsid w:val="00371562"/>
    <w:rsid w:val="0037327E"/>
    <w:rsid w:val="003745B5"/>
    <w:rsid w:val="003778AE"/>
    <w:rsid w:val="003840FA"/>
    <w:rsid w:val="00384692"/>
    <w:rsid w:val="00384F4F"/>
    <w:rsid w:val="00385449"/>
    <w:rsid w:val="00396547"/>
    <w:rsid w:val="00397A97"/>
    <w:rsid w:val="00397D0B"/>
    <w:rsid w:val="003A2195"/>
    <w:rsid w:val="003A24FC"/>
    <w:rsid w:val="003B1ACB"/>
    <w:rsid w:val="003B4E97"/>
    <w:rsid w:val="003B5ECE"/>
    <w:rsid w:val="003C07E8"/>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6DD2"/>
    <w:rsid w:val="00463C04"/>
    <w:rsid w:val="004652D0"/>
    <w:rsid w:val="00466642"/>
    <w:rsid w:val="00471B31"/>
    <w:rsid w:val="00473F7A"/>
    <w:rsid w:val="00476DB3"/>
    <w:rsid w:val="00477397"/>
    <w:rsid w:val="00485435"/>
    <w:rsid w:val="004870AF"/>
    <w:rsid w:val="00495800"/>
    <w:rsid w:val="00496912"/>
    <w:rsid w:val="00497423"/>
    <w:rsid w:val="004A14C3"/>
    <w:rsid w:val="004A444C"/>
    <w:rsid w:val="004A61E4"/>
    <w:rsid w:val="004B0E8D"/>
    <w:rsid w:val="004B2AD4"/>
    <w:rsid w:val="004C27FB"/>
    <w:rsid w:val="004C29E7"/>
    <w:rsid w:val="004D0F85"/>
    <w:rsid w:val="004E5C4A"/>
    <w:rsid w:val="004E651A"/>
    <w:rsid w:val="004F2B11"/>
    <w:rsid w:val="004F7E0D"/>
    <w:rsid w:val="00510E2D"/>
    <w:rsid w:val="005118F1"/>
    <w:rsid w:val="00511FCF"/>
    <w:rsid w:val="00513DDF"/>
    <w:rsid w:val="00514A12"/>
    <w:rsid w:val="005162D8"/>
    <w:rsid w:val="00516A49"/>
    <w:rsid w:val="00521CEB"/>
    <w:rsid w:val="00523040"/>
    <w:rsid w:val="00523EE9"/>
    <w:rsid w:val="00524919"/>
    <w:rsid w:val="00527830"/>
    <w:rsid w:val="005279D0"/>
    <w:rsid w:val="0053015B"/>
    <w:rsid w:val="00537951"/>
    <w:rsid w:val="005449FB"/>
    <w:rsid w:val="00545C2B"/>
    <w:rsid w:val="00547826"/>
    <w:rsid w:val="00553F49"/>
    <w:rsid w:val="0055504C"/>
    <w:rsid w:val="005630A4"/>
    <w:rsid w:val="00566679"/>
    <w:rsid w:val="0057340E"/>
    <w:rsid w:val="00583AC6"/>
    <w:rsid w:val="005869D2"/>
    <w:rsid w:val="0058772E"/>
    <w:rsid w:val="00590E0B"/>
    <w:rsid w:val="00593D9B"/>
    <w:rsid w:val="005944B4"/>
    <w:rsid w:val="005A0BF8"/>
    <w:rsid w:val="005A1A9C"/>
    <w:rsid w:val="005A3D13"/>
    <w:rsid w:val="005A3D54"/>
    <w:rsid w:val="005B0268"/>
    <w:rsid w:val="005B366A"/>
    <w:rsid w:val="005B478D"/>
    <w:rsid w:val="005B5372"/>
    <w:rsid w:val="005B7AD0"/>
    <w:rsid w:val="005C0258"/>
    <w:rsid w:val="005C233C"/>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F90"/>
    <w:rsid w:val="0063380E"/>
    <w:rsid w:val="00635AD8"/>
    <w:rsid w:val="00636B25"/>
    <w:rsid w:val="00640C36"/>
    <w:rsid w:val="00646792"/>
    <w:rsid w:val="00650F33"/>
    <w:rsid w:val="00654762"/>
    <w:rsid w:val="006553C8"/>
    <w:rsid w:val="00660E74"/>
    <w:rsid w:val="00660F52"/>
    <w:rsid w:val="006643A0"/>
    <w:rsid w:val="0066467A"/>
    <w:rsid w:val="00665411"/>
    <w:rsid w:val="0066677E"/>
    <w:rsid w:val="00677B70"/>
    <w:rsid w:val="00681F63"/>
    <w:rsid w:val="00682413"/>
    <w:rsid w:val="006832CD"/>
    <w:rsid w:val="00687F0C"/>
    <w:rsid w:val="00690C09"/>
    <w:rsid w:val="00692A24"/>
    <w:rsid w:val="006A1EE7"/>
    <w:rsid w:val="006A384E"/>
    <w:rsid w:val="006A5511"/>
    <w:rsid w:val="006A74D9"/>
    <w:rsid w:val="006A7A7C"/>
    <w:rsid w:val="006B2ED1"/>
    <w:rsid w:val="006B4421"/>
    <w:rsid w:val="006B68D1"/>
    <w:rsid w:val="006B6F91"/>
    <w:rsid w:val="006C4DEA"/>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7A10"/>
    <w:rsid w:val="00720531"/>
    <w:rsid w:val="00721695"/>
    <w:rsid w:val="00725559"/>
    <w:rsid w:val="00734394"/>
    <w:rsid w:val="00737734"/>
    <w:rsid w:val="00741C07"/>
    <w:rsid w:val="00743E7D"/>
    <w:rsid w:val="007459BC"/>
    <w:rsid w:val="00751674"/>
    <w:rsid w:val="00751CF5"/>
    <w:rsid w:val="00755E44"/>
    <w:rsid w:val="00756D95"/>
    <w:rsid w:val="0076034B"/>
    <w:rsid w:val="00762259"/>
    <w:rsid w:val="00762BBC"/>
    <w:rsid w:val="00765339"/>
    <w:rsid w:val="00774C0B"/>
    <w:rsid w:val="00782C1C"/>
    <w:rsid w:val="00786135"/>
    <w:rsid w:val="0079076A"/>
    <w:rsid w:val="00794E0C"/>
    <w:rsid w:val="0079603D"/>
    <w:rsid w:val="00796612"/>
    <w:rsid w:val="007A1738"/>
    <w:rsid w:val="007A1864"/>
    <w:rsid w:val="007A19A1"/>
    <w:rsid w:val="007A268D"/>
    <w:rsid w:val="007A5650"/>
    <w:rsid w:val="007A688A"/>
    <w:rsid w:val="007A6AD4"/>
    <w:rsid w:val="007B45B9"/>
    <w:rsid w:val="007C3DF6"/>
    <w:rsid w:val="007C3E5E"/>
    <w:rsid w:val="007C764D"/>
    <w:rsid w:val="007D0F07"/>
    <w:rsid w:val="007D1270"/>
    <w:rsid w:val="007D4B29"/>
    <w:rsid w:val="007D581F"/>
    <w:rsid w:val="007D7476"/>
    <w:rsid w:val="007E2608"/>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32D8"/>
    <w:rsid w:val="00821822"/>
    <w:rsid w:val="0082192D"/>
    <w:rsid w:val="00823243"/>
    <w:rsid w:val="00825016"/>
    <w:rsid w:val="00825BA7"/>
    <w:rsid w:val="00830190"/>
    <w:rsid w:val="00834804"/>
    <w:rsid w:val="00836123"/>
    <w:rsid w:val="008440C9"/>
    <w:rsid w:val="008478FD"/>
    <w:rsid w:val="00852ECA"/>
    <w:rsid w:val="0085357A"/>
    <w:rsid w:val="00855A68"/>
    <w:rsid w:val="0086188C"/>
    <w:rsid w:val="00861A11"/>
    <w:rsid w:val="00867189"/>
    <w:rsid w:val="008719FC"/>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F26CE"/>
    <w:rsid w:val="008F3791"/>
    <w:rsid w:val="0090039F"/>
    <w:rsid w:val="00901BC0"/>
    <w:rsid w:val="009037A3"/>
    <w:rsid w:val="00904DA9"/>
    <w:rsid w:val="00907451"/>
    <w:rsid w:val="009111DF"/>
    <w:rsid w:val="00913648"/>
    <w:rsid w:val="00914C28"/>
    <w:rsid w:val="00923957"/>
    <w:rsid w:val="00924E82"/>
    <w:rsid w:val="00924FE5"/>
    <w:rsid w:val="009307B5"/>
    <w:rsid w:val="00930FC1"/>
    <w:rsid w:val="00937E1C"/>
    <w:rsid w:val="0094352F"/>
    <w:rsid w:val="00951232"/>
    <w:rsid w:val="009525E8"/>
    <w:rsid w:val="00954295"/>
    <w:rsid w:val="0095612B"/>
    <w:rsid w:val="00960DB2"/>
    <w:rsid w:val="00961709"/>
    <w:rsid w:val="009617E3"/>
    <w:rsid w:val="00962B5E"/>
    <w:rsid w:val="009635A9"/>
    <w:rsid w:val="00965C42"/>
    <w:rsid w:val="00967504"/>
    <w:rsid w:val="00972490"/>
    <w:rsid w:val="009736D0"/>
    <w:rsid w:val="00981433"/>
    <w:rsid w:val="00997D44"/>
    <w:rsid w:val="009A1878"/>
    <w:rsid w:val="009A5D35"/>
    <w:rsid w:val="009A64E3"/>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211AB"/>
    <w:rsid w:val="00A219A2"/>
    <w:rsid w:val="00A2319B"/>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C5BEC"/>
    <w:rsid w:val="00AD1F69"/>
    <w:rsid w:val="00AD623C"/>
    <w:rsid w:val="00AD6C99"/>
    <w:rsid w:val="00AD72BA"/>
    <w:rsid w:val="00AE0D36"/>
    <w:rsid w:val="00AE1337"/>
    <w:rsid w:val="00AF506F"/>
    <w:rsid w:val="00AF57CA"/>
    <w:rsid w:val="00AF5E9C"/>
    <w:rsid w:val="00AF7ACE"/>
    <w:rsid w:val="00B0024B"/>
    <w:rsid w:val="00B00770"/>
    <w:rsid w:val="00B00F52"/>
    <w:rsid w:val="00B01814"/>
    <w:rsid w:val="00B03CAE"/>
    <w:rsid w:val="00B07EB6"/>
    <w:rsid w:val="00B1682D"/>
    <w:rsid w:val="00B177E4"/>
    <w:rsid w:val="00B2183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B18AA"/>
    <w:rsid w:val="00BB5E7E"/>
    <w:rsid w:val="00BB5FDE"/>
    <w:rsid w:val="00BC5721"/>
    <w:rsid w:val="00BC7D06"/>
    <w:rsid w:val="00BD18CC"/>
    <w:rsid w:val="00BE6290"/>
    <w:rsid w:val="00BE7BA1"/>
    <w:rsid w:val="00BF3CE6"/>
    <w:rsid w:val="00BF43E5"/>
    <w:rsid w:val="00BF7427"/>
    <w:rsid w:val="00C005F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C3F"/>
    <w:rsid w:val="00CC33A4"/>
    <w:rsid w:val="00CC4734"/>
    <w:rsid w:val="00CD4260"/>
    <w:rsid w:val="00CD5F33"/>
    <w:rsid w:val="00CD7EE3"/>
    <w:rsid w:val="00CF5B68"/>
    <w:rsid w:val="00D023C2"/>
    <w:rsid w:val="00D0684A"/>
    <w:rsid w:val="00D13C7C"/>
    <w:rsid w:val="00D242F2"/>
    <w:rsid w:val="00D30A44"/>
    <w:rsid w:val="00D3105F"/>
    <w:rsid w:val="00D31BB8"/>
    <w:rsid w:val="00D342D7"/>
    <w:rsid w:val="00D34E2D"/>
    <w:rsid w:val="00D35EEE"/>
    <w:rsid w:val="00D42AD3"/>
    <w:rsid w:val="00D431D0"/>
    <w:rsid w:val="00D4419B"/>
    <w:rsid w:val="00D44879"/>
    <w:rsid w:val="00D46833"/>
    <w:rsid w:val="00D472D5"/>
    <w:rsid w:val="00D47D87"/>
    <w:rsid w:val="00D5156C"/>
    <w:rsid w:val="00D609FF"/>
    <w:rsid w:val="00D6415B"/>
    <w:rsid w:val="00D70836"/>
    <w:rsid w:val="00D71697"/>
    <w:rsid w:val="00D75E9E"/>
    <w:rsid w:val="00D81DEB"/>
    <w:rsid w:val="00D82576"/>
    <w:rsid w:val="00D82C2D"/>
    <w:rsid w:val="00D83218"/>
    <w:rsid w:val="00D85695"/>
    <w:rsid w:val="00D9102D"/>
    <w:rsid w:val="00D91230"/>
    <w:rsid w:val="00D917B3"/>
    <w:rsid w:val="00D91F0A"/>
    <w:rsid w:val="00D92A15"/>
    <w:rsid w:val="00DA58BB"/>
    <w:rsid w:val="00DA75E5"/>
    <w:rsid w:val="00DB6D55"/>
    <w:rsid w:val="00DB789F"/>
    <w:rsid w:val="00DC59F4"/>
    <w:rsid w:val="00DD78BB"/>
    <w:rsid w:val="00DE3833"/>
    <w:rsid w:val="00DF529F"/>
    <w:rsid w:val="00DF52BD"/>
    <w:rsid w:val="00DF56A7"/>
    <w:rsid w:val="00DF60F6"/>
    <w:rsid w:val="00E01385"/>
    <w:rsid w:val="00E037A5"/>
    <w:rsid w:val="00E05DDD"/>
    <w:rsid w:val="00E06882"/>
    <w:rsid w:val="00E12641"/>
    <w:rsid w:val="00E12D6B"/>
    <w:rsid w:val="00E13A3A"/>
    <w:rsid w:val="00E144A2"/>
    <w:rsid w:val="00E21A57"/>
    <w:rsid w:val="00E24EB2"/>
    <w:rsid w:val="00E2577F"/>
    <w:rsid w:val="00E32AED"/>
    <w:rsid w:val="00E32CE7"/>
    <w:rsid w:val="00E42E1D"/>
    <w:rsid w:val="00E4396D"/>
    <w:rsid w:val="00E50BC9"/>
    <w:rsid w:val="00E52C6D"/>
    <w:rsid w:val="00E57B1D"/>
    <w:rsid w:val="00E62DA7"/>
    <w:rsid w:val="00E65952"/>
    <w:rsid w:val="00E65E81"/>
    <w:rsid w:val="00E67607"/>
    <w:rsid w:val="00E94160"/>
    <w:rsid w:val="00EA239B"/>
    <w:rsid w:val="00EA2537"/>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6A1D"/>
    <w:rsid w:val="00EE0303"/>
    <w:rsid w:val="00EE0C84"/>
    <w:rsid w:val="00EE1900"/>
    <w:rsid w:val="00EE3D33"/>
    <w:rsid w:val="00EE3F22"/>
    <w:rsid w:val="00EE4EA7"/>
    <w:rsid w:val="00EE557D"/>
    <w:rsid w:val="00EE6AF1"/>
    <w:rsid w:val="00EE6E42"/>
    <w:rsid w:val="00EF278D"/>
    <w:rsid w:val="00EF7D07"/>
    <w:rsid w:val="00F00D5F"/>
    <w:rsid w:val="00F0290B"/>
    <w:rsid w:val="00F02A39"/>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72CB"/>
    <w:rsid w:val="00F52C2C"/>
    <w:rsid w:val="00F56A3D"/>
    <w:rsid w:val="00F65455"/>
    <w:rsid w:val="00F66826"/>
    <w:rsid w:val="00F67F57"/>
    <w:rsid w:val="00F72C30"/>
    <w:rsid w:val="00F733A9"/>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TotalTime>
  <Pages>18</Pages>
  <Words>7519</Words>
  <Characters>4286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89</cp:revision>
  <dcterms:created xsi:type="dcterms:W3CDTF">2021-01-08T16:04:00Z</dcterms:created>
  <dcterms:modified xsi:type="dcterms:W3CDTF">2021-03-1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